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97201468"/>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0EA00C75" w14:textId="194663F4" w:rsidR="0003161C"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7201468" w:history="1">
            <w:r w:rsidR="0003161C" w:rsidRPr="00B017B4">
              <w:rPr>
                <w:rStyle w:val="Hyperlink"/>
                <w:noProof/>
              </w:rPr>
              <w:t>Abstract</w:t>
            </w:r>
            <w:r w:rsidR="0003161C">
              <w:rPr>
                <w:noProof/>
                <w:webHidden/>
              </w:rPr>
              <w:tab/>
            </w:r>
            <w:r w:rsidR="0003161C">
              <w:rPr>
                <w:noProof/>
                <w:webHidden/>
              </w:rPr>
              <w:fldChar w:fldCharType="begin"/>
            </w:r>
            <w:r w:rsidR="0003161C">
              <w:rPr>
                <w:noProof/>
                <w:webHidden/>
              </w:rPr>
              <w:instrText xml:space="preserve"> PAGEREF _Toc97201468 \h </w:instrText>
            </w:r>
            <w:r w:rsidR="0003161C">
              <w:rPr>
                <w:noProof/>
                <w:webHidden/>
              </w:rPr>
            </w:r>
            <w:r w:rsidR="0003161C">
              <w:rPr>
                <w:noProof/>
                <w:webHidden/>
              </w:rPr>
              <w:fldChar w:fldCharType="separate"/>
            </w:r>
            <w:r w:rsidR="0003161C">
              <w:rPr>
                <w:noProof/>
                <w:webHidden/>
              </w:rPr>
              <w:t>1</w:t>
            </w:r>
            <w:r w:rsidR="0003161C">
              <w:rPr>
                <w:noProof/>
                <w:webHidden/>
              </w:rPr>
              <w:fldChar w:fldCharType="end"/>
            </w:r>
          </w:hyperlink>
        </w:p>
        <w:p w14:paraId="2D0A8B51" w14:textId="7C3553DB" w:rsidR="0003161C" w:rsidRDefault="0042602D">
          <w:pPr>
            <w:pStyle w:val="TOC1"/>
            <w:tabs>
              <w:tab w:val="right" w:leader="dot" w:pos="9016"/>
            </w:tabs>
            <w:rPr>
              <w:rFonts w:eastAsiaTheme="minorEastAsia"/>
              <w:noProof/>
              <w:lang w:eastAsia="en-GB"/>
            </w:rPr>
          </w:pPr>
          <w:hyperlink w:anchor="_Toc97201469" w:history="1">
            <w:r w:rsidR="0003161C" w:rsidRPr="00B017B4">
              <w:rPr>
                <w:rStyle w:val="Hyperlink"/>
                <w:noProof/>
              </w:rPr>
              <w:t>1.0 Introduction</w:t>
            </w:r>
            <w:r w:rsidR="0003161C">
              <w:rPr>
                <w:noProof/>
                <w:webHidden/>
              </w:rPr>
              <w:tab/>
            </w:r>
            <w:r w:rsidR="0003161C">
              <w:rPr>
                <w:noProof/>
                <w:webHidden/>
              </w:rPr>
              <w:fldChar w:fldCharType="begin"/>
            </w:r>
            <w:r w:rsidR="0003161C">
              <w:rPr>
                <w:noProof/>
                <w:webHidden/>
              </w:rPr>
              <w:instrText xml:space="preserve"> PAGEREF _Toc97201469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088F7FB7" w14:textId="1722B7CD" w:rsidR="0003161C" w:rsidRDefault="0042602D">
          <w:pPr>
            <w:pStyle w:val="TOC1"/>
            <w:tabs>
              <w:tab w:val="right" w:leader="dot" w:pos="9016"/>
            </w:tabs>
            <w:rPr>
              <w:rFonts w:eastAsiaTheme="minorEastAsia"/>
              <w:noProof/>
              <w:lang w:eastAsia="en-GB"/>
            </w:rPr>
          </w:pPr>
          <w:hyperlink w:anchor="_Toc97201470" w:history="1">
            <w:r w:rsidR="0003161C" w:rsidRPr="00B017B4">
              <w:rPr>
                <w:rStyle w:val="Hyperlink"/>
                <w:noProof/>
              </w:rPr>
              <w:t>2.0 Literature Review</w:t>
            </w:r>
            <w:r w:rsidR="0003161C">
              <w:rPr>
                <w:noProof/>
                <w:webHidden/>
              </w:rPr>
              <w:tab/>
            </w:r>
            <w:r w:rsidR="0003161C">
              <w:rPr>
                <w:noProof/>
                <w:webHidden/>
              </w:rPr>
              <w:fldChar w:fldCharType="begin"/>
            </w:r>
            <w:r w:rsidR="0003161C">
              <w:rPr>
                <w:noProof/>
                <w:webHidden/>
              </w:rPr>
              <w:instrText xml:space="preserve"> PAGEREF _Toc97201470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0423486E" w14:textId="3EFC780C" w:rsidR="0003161C" w:rsidRDefault="0042602D">
          <w:pPr>
            <w:pStyle w:val="TOC2"/>
            <w:tabs>
              <w:tab w:val="right" w:leader="dot" w:pos="9016"/>
            </w:tabs>
            <w:rPr>
              <w:rFonts w:eastAsiaTheme="minorEastAsia"/>
              <w:noProof/>
              <w:lang w:eastAsia="en-GB"/>
            </w:rPr>
          </w:pPr>
          <w:hyperlink w:anchor="_Toc97201471" w:history="1">
            <w:r w:rsidR="0003161C" w:rsidRPr="00B017B4">
              <w:rPr>
                <w:rStyle w:val="Hyperlink"/>
                <w:noProof/>
              </w:rPr>
              <w:t>2.1 Mesh Generation and Rendering</w:t>
            </w:r>
            <w:r w:rsidR="0003161C">
              <w:rPr>
                <w:noProof/>
                <w:webHidden/>
              </w:rPr>
              <w:tab/>
            </w:r>
            <w:r w:rsidR="0003161C">
              <w:rPr>
                <w:noProof/>
                <w:webHidden/>
              </w:rPr>
              <w:fldChar w:fldCharType="begin"/>
            </w:r>
            <w:r w:rsidR="0003161C">
              <w:rPr>
                <w:noProof/>
                <w:webHidden/>
              </w:rPr>
              <w:instrText xml:space="preserve"> PAGEREF _Toc97201471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589E593C" w14:textId="7B1F703E" w:rsidR="0003161C" w:rsidRDefault="0042602D">
          <w:pPr>
            <w:pStyle w:val="TOC2"/>
            <w:tabs>
              <w:tab w:val="right" w:leader="dot" w:pos="9016"/>
            </w:tabs>
            <w:rPr>
              <w:rFonts w:eastAsiaTheme="minorEastAsia"/>
              <w:noProof/>
              <w:lang w:eastAsia="en-GB"/>
            </w:rPr>
          </w:pPr>
          <w:hyperlink w:anchor="_Toc97201472" w:history="1">
            <w:r w:rsidR="0003161C" w:rsidRPr="00B017B4">
              <w:rPr>
                <w:rStyle w:val="Hyperlink"/>
                <w:noProof/>
              </w:rPr>
              <w:t>2.2 Procedural generation techniques</w:t>
            </w:r>
            <w:r w:rsidR="0003161C">
              <w:rPr>
                <w:noProof/>
                <w:webHidden/>
              </w:rPr>
              <w:tab/>
            </w:r>
            <w:r w:rsidR="0003161C">
              <w:rPr>
                <w:noProof/>
                <w:webHidden/>
              </w:rPr>
              <w:fldChar w:fldCharType="begin"/>
            </w:r>
            <w:r w:rsidR="0003161C">
              <w:rPr>
                <w:noProof/>
                <w:webHidden/>
              </w:rPr>
              <w:instrText xml:space="preserve"> PAGEREF _Toc97201472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4DD23241" w14:textId="308B9B1D" w:rsidR="0003161C" w:rsidRDefault="0042602D">
          <w:pPr>
            <w:pStyle w:val="TOC3"/>
            <w:tabs>
              <w:tab w:val="right" w:leader="dot" w:pos="9016"/>
            </w:tabs>
            <w:rPr>
              <w:rFonts w:eastAsiaTheme="minorEastAsia"/>
              <w:noProof/>
              <w:lang w:eastAsia="en-GB"/>
            </w:rPr>
          </w:pPr>
          <w:hyperlink w:anchor="_Toc97201473" w:history="1">
            <w:r w:rsidR="0003161C" w:rsidRPr="00B017B4">
              <w:rPr>
                <w:rStyle w:val="Hyperlink"/>
                <w:noProof/>
              </w:rPr>
              <w:t>2.2.1 Heightmap</w:t>
            </w:r>
            <w:r w:rsidR="0003161C">
              <w:rPr>
                <w:noProof/>
                <w:webHidden/>
              </w:rPr>
              <w:tab/>
            </w:r>
            <w:r w:rsidR="0003161C">
              <w:rPr>
                <w:noProof/>
                <w:webHidden/>
              </w:rPr>
              <w:fldChar w:fldCharType="begin"/>
            </w:r>
            <w:r w:rsidR="0003161C">
              <w:rPr>
                <w:noProof/>
                <w:webHidden/>
              </w:rPr>
              <w:instrText xml:space="preserve"> PAGEREF _Toc97201473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13DED131" w14:textId="51734433" w:rsidR="0003161C" w:rsidRDefault="0042602D">
          <w:pPr>
            <w:pStyle w:val="TOC2"/>
            <w:tabs>
              <w:tab w:val="right" w:leader="dot" w:pos="9016"/>
            </w:tabs>
            <w:rPr>
              <w:rFonts w:eastAsiaTheme="minorEastAsia"/>
              <w:noProof/>
              <w:lang w:eastAsia="en-GB"/>
            </w:rPr>
          </w:pPr>
          <w:hyperlink w:anchor="_Toc97201474" w:history="1">
            <w:r w:rsidR="0003161C" w:rsidRPr="00B017B4">
              <w:rPr>
                <w:rStyle w:val="Hyperlink"/>
                <w:noProof/>
              </w:rPr>
              <w:t>2.3 Atmospheric Rendering</w:t>
            </w:r>
            <w:r w:rsidR="0003161C">
              <w:rPr>
                <w:noProof/>
                <w:webHidden/>
              </w:rPr>
              <w:tab/>
            </w:r>
            <w:r w:rsidR="0003161C">
              <w:rPr>
                <w:noProof/>
                <w:webHidden/>
              </w:rPr>
              <w:fldChar w:fldCharType="begin"/>
            </w:r>
            <w:r w:rsidR="0003161C">
              <w:rPr>
                <w:noProof/>
                <w:webHidden/>
              </w:rPr>
              <w:instrText xml:space="preserve"> PAGEREF _Toc97201474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660BF5A7" w14:textId="4750B6A9" w:rsidR="0003161C" w:rsidRDefault="0042602D">
          <w:pPr>
            <w:pStyle w:val="TOC1"/>
            <w:tabs>
              <w:tab w:val="right" w:leader="dot" w:pos="9016"/>
            </w:tabs>
            <w:rPr>
              <w:rFonts w:eastAsiaTheme="minorEastAsia"/>
              <w:noProof/>
              <w:lang w:eastAsia="en-GB"/>
            </w:rPr>
          </w:pPr>
          <w:hyperlink w:anchor="_Toc97201475" w:history="1">
            <w:r w:rsidR="0003161C" w:rsidRPr="00B017B4">
              <w:rPr>
                <w:rStyle w:val="Hyperlink"/>
                <w:noProof/>
              </w:rPr>
              <w:t>3.0 Design and Implementation</w:t>
            </w:r>
            <w:r w:rsidR="0003161C">
              <w:rPr>
                <w:noProof/>
                <w:webHidden/>
              </w:rPr>
              <w:tab/>
            </w:r>
            <w:r w:rsidR="0003161C">
              <w:rPr>
                <w:noProof/>
                <w:webHidden/>
              </w:rPr>
              <w:fldChar w:fldCharType="begin"/>
            </w:r>
            <w:r w:rsidR="0003161C">
              <w:rPr>
                <w:noProof/>
                <w:webHidden/>
              </w:rPr>
              <w:instrText xml:space="preserve"> PAGEREF _Toc97201475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73DBF1FD" w14:textId="03D77205" w:rsidR="0003161C" w:rsidRDefault="0042602D">
          <w:pPr>
            <w:pStyle w:val="TOC1"/>
            <w:tabs>
              <w:tab w:val="right" w:leader="dot" w:pos="9016"/>
            </w:tabs>
            <w:rPr>
              <w:rFonts w:eastAsiaTheme="minorEastAsia"/>
              <w:noProof/>
              <w:lang w:eastAsia="en-GB"/>
            </w:rPr>
          </w:pPr>
          <w:hyperlink w:anchor="_Toc97201476" w:history="1">
            <w:r w:rsidR="0003161C" w:rsidRPr="00B017B4">
              <w:rPr>
                <w:rStyle w:val="Hyperlink"/>
                <w:noProof/>
              </w:rPr>
              <w:t>4.0 Testing</w:t>
            </w:r>
            <w:r w:rsidR="0003161C">
              <w:rPr>
                <w:noProof/>
                <w:webHidden/>
              </w:rPr>
              <w:tab/>
            </w:r>
            <w:r w:rsidR="0003161C">
              <w:rPr>
                <w:noProof/>
                <w:webHidden/>
              </w:rPr>
              <w:fldChar w:fldCharType="begin"/>
            </w:r>
            <w:r w:rsidR="0003161C">
              <w:rPr>
                <w:noProof/>
                <w:webHidden/>
              </w:rPr>
              <w:instrText xml:space="preserve"> PAGEREF _Toc97201476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57DF6D72" w14:textId="11704020" w:rsidR="0003161C" w:rsidRDefault="0042602D">
          <w:pPr>
            <w:pStyle w:val="TOC1"/>
            <w:tabs>
              <w:tab w:val="right" w:leader="dot" w:pos="9016"/>
            </w:tabs>
            <w:rPr>
              <w:rFonts w:eastAsiaTheme="minorEastAsia"/>
              <w:noProof/>
              <w:lang w:eastAsia="en-GB"/>
            </w:rPr>
          </w:pPr>
          <w:hyperlink w:anchor="_Toc97201477" w:history="1">
            <w:r w:rsidR="0003161C" w:rsidRPr="00B017B4">
              <w:rPr>
                <w:rStyle w:val="Hyperlink"/>
                <w:noProof/>
              </w:rPr>
              <w:t>5.0 Evaluation</w:t>
            </w:r>
            <w:r w:rsidR="0003161C">
              <w:rPr>
                <w:noProof/>
                <w:webHidden/>
              </w:rPr>
              <w:tab/>
            </w:r>
            <w:r w:rsidR="0003161C">
              <w:rPr>
                <w:noProof/>
                <w:webHidden/>
              </w:rPr>
              <w:fldChar w:fldCharType="begin"/>
            </w:r>
            <w:r w:rsidR="0003161C">
              <w:rPr>
                <w:noProof/>
                <w:webHidden/>
              </w:rPr>
              <w:instrText xml:space="preserve"> PAGEREF _Toc97201477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3176960B" w14:textId="5AF58B1D" w:rsidR="0003161C" w:rsidRDefault="0042602D">
          <w:pPr>
            <w:pStyle w:val="TOC1"/>
            <w:tabs>
              <w:tab w:val="right" w:leader="dot" w:pos="9016"/>
            </w:tabs>
            <w:rPr>
              <w:rFonts w:eastAsiaTheme="minorEastAsia"/>
              <w:noProof/>
              <w:lang w:eastAsia="en-GB"/>
            </w:rPr>
          </w:pPr>
          <w:hyperlink w:anchor="_Toc97201478" w:history="1">
            <w:r w:rsidR="0003161C" w:rsidRPr="00B017B4">
              <w:rPr>
                <w:rStyle w:val="Hyperlink"/>
                <w:noProof/>
              </w:rPr>
              <w:t>6.0 Conclusion</w:t>
            </w:r>
            <w:r w:rsidR="0003161C">
              <w:rPr>
                <w:noProof/>
                <w:webHidden/>
              </w:rPr>
              <w:tab/>
            </w:r>
            <w:r w:rsidR="0003161C">
              <w:rPr>
                <w:noProof/>
                <w:webHidden/>
              </w:rPr>
              <w:fldChar w:fldCharType="begin"/>
            </w:r>
            <w:r w:rsidR="0003161C">
              <w:rPr>
                <w:noProof/>
                <w:webHidden/>
              </w:rPr>
              <w:instrText xml:space="preserve"> PAGEREF _Toc97201478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2A1AAD6F" w14:textId="2D66DF7E"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97201469"/>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97201470"/>
      <w:r>
        <w:rPr>
          <w:color w:val="auto"/>
        </w:rPr>
        <w:t xml:space="preserve">2.0 </w:t>
      </w:r>
      <w:r w:rsidR="00FA1935" w:rsidRPr="00FA1935">
        <w:rPr>
          <w:color w:val="auto"/>
        </w:rPr>
        <w:t>Literature Review</w:t>
      </w:r>
      <w:bookmarkEnd w:id="2"/>
    </w:p>
    <w:p w14:paraId="001569D1" w14:textId="2296F439" w:rsidR="003B46E3" w:rsidRDefault="00E934C6" w:rsidP="003B46E3">
      <w:pPr>
        <w:pStyle w:val="Heading2"/>
        <w:rPr>
          <w:color w:val="auto"/>
        </w:rPr>
      </w:pPr>
      <w:bookmarkStart w:id="3" w:name="_Toc97201471"/>
      <w:r w:rsidRPr="00E934C6">
        <w:rPr>
          <w:color w:val="auto"/>
        </w:rPr>
        <w:t xml:space="preserve">2.1 </w:t>
      </w:r>
      <w:r w:rsidR="003B46E3">
        <w:rPr>
          <w:color w:val="auto"/>
        </w:rPr>
        <w:t>Mesh</w:t>
      </w:r>
      <w:r w:rsidRPr="00E934C6">
        <w:rPr>
          <w:color w:val="auto"/>
        </w:rPr>
        <w:t xml:space="preserve"> Generation</w:t>
      </w:r>
      <w:r w:rsidR="00130F42">
        <w:rPr>
          <w:color w:val="auto"/>
        </w:rPr>
        <w:t xml:space="preserve"> and Rendering</w:t>
      </w:r>
      <w:bookmarkEnd w:id="3"/>
    </w:p>
    <w:p w14:paraId="1423FAC3" w14:textId="77777777" w:rsidR="00130F42" w:rsidRPr="00130F42" w:rsidRDefault="00130F42" w:rsidP="00130F42"/>
    <w:p w14:paraId="7AB8D63F" w14:textId="24333211" w:rsidR="003B46E3" w:rsidRP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in reality, all planets typically follow a spherical shape, due to gravitational forces pulling material to the centre of the planet </w:t>
      </w:r>
      <w:r w:rsidR="00735650">
        <w:fldChar w:fldCharType="begin"/>
      </w:r>
      <w:r w:rsidR="00735650">
        <w:instrText xml:space="preserve"> ADDIN ZOTERO_ITEM CSL_CITATION {"citationID":"QHMLihZi","properties":{"formattedCitation":"(Sears 2022)","plainCitation":"(Sears 2022)","noteIndex":0},"citationItems":[{"id":71,"uris":["http://zotero.org/users/8948670/items/IBUMD688"],"uri":["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are some of the more popular methods </w:t>
      </w:r>
      <w:r w:rsidR="00C72B70">
        <w:fldChar w:fldCharType="begin"/>
      </w:r>
      <w:r w:rsidR="00C72B70">
        <w:instrText xml:space="preserve"> ADDIN ZOTERO_ITEM CSL_CITATION {"citationID":"kYW6TdeY","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procedures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 and how close the generated points are to the unit sphere.</w:t>
      </w:r>
      <w:r w:rsidR="003255A1">
        <w:t xml:space="preserve"> One additional method that fulfils all of these criteria is the Fibonacci sphere </w:t>
      </w:r>
      <w:r w:rsidR="003255A1">
        <w:fldChar w:fldCharType="begin"/>
      </w:r>
      <w:r w:rsidR="003255A1">
        <w:instrText xml:space="preserve"> ADDIN ZOTERO_ITEM CSL_CITATION {"citationID":"Xpu6N1ts","properties":{"formattedCitation":"(Patel 2022)","plainCitation":"(Patel 2022)","noteIndex":0},"citationItems":[{"id":42,"uris":["http://zotero.org/users/8948670/items/W675HDMF"],"uri":["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xml:space="preserve">. This algorithm allows for the most evenly distributed vertices compared to the previously described methods, and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130F42">
        <w:instrText xml:space="preserve"> ADDIN ZOTERO_ITEM CSL_CITATION {"citationID":"d44byeB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r w:rsidR="00130F42" w:rsidRPr="00130F42">
        <w:rPr>
          <w:rFonts w:ascii="Calibri" w:hAnsi="Calibri" w:cs="Calibri"/>
          <w:i/>
          <w:iCs/>
          <w:szCs w:val="24"/>
        </w:rPr>
        <w:t>Coding Adventure: Procedural Moons and Planets</w:t>
      </w:r>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inability to allow for easy implementation of level of detail systems, due to the nature of how the points are laid out, and the computational complexity of triangulating them</w:t>
      </w:r>
      <w:r w:rsidR="00F40C2F">
        <w:t xml:space="preserve"> (Source needed)</w:t>
      </w:r>
      <w:r w:rsidR="00130F42">
        <w:t>.</w:t>
      </w:r>
      <w:r w:rsidR="00F40C2F">
        <w:t xml:space="preserve"> </w:t>
      </w:r>
      <w:r w:rsidR="002E26F0">
        <w:t xml:space="preserve">Due to </w:t>
      </w:r>
      <w:r w:rsidR="00532B16">
        <w:t>these</w:t>
      </w:r>
      <w:r w:rsidR="002E26F0">
        <w:t xml:space="preserve"> issues with triangulation, other methods were explored. One very promising </w:t>
      </w:r>
      <w:r w:rsidR="006D6A1C">
        <w:t>technique</w:t>
      </w:r>
      <w:r w:rsidR="002E26F0">
        <w:t xml:space="preserve"> is called</w:t>
      </w:r>
      <w:r w:rsidR="006D6A1C">
        <w:t xml:space="preserve"> the</w:t>
      </w:r>
      <w:r w:rsidR="002E26F0">
        <w:t xml:space="preserve"> marching cubes algorithm.</w:t>
      </w:r>
      <w:r w:rsidR="00D434B9">
        <w:t xml:space="preserve"> The method uses voxels, which is defined as “</w:t>
      </w:r>
      <w:r w:rsidR="00D434B9" w:rsidRPr="00D434B9">
        <w:t>a value on a regular grid in three-dimensional space</w:t>
      </w:r>
      <w:r w:rsidR="00D434B9">
        <w:t>”</w:t>
      </w:r>
      <w:r w:rsidR="00D434B9">
        <w:fldChar w:fldCharType="begin"/>
      </w:r>
      <w:r w:rsidR="00D308DF">
        <w:instrText xml:space="preserve"> ADDIN ZOTERO_ITEM CSL_CITATION {"citationID":"skA2eG0E","properties":{"formattedCitation":"(Anon. 2019)","plainCitation":"(Anon. 2019)","noteIndex":0},"citationItems":[{"id":73,"uris":["http://zotero.org/users/8948670/items/NHGPGHS8"],"uri":["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fldChar w:fldCharType="separate"/>
      </w:r>
      <w:r w:rsidR="00D308DF" w:rsidRPr="00D308DF">
        <w:rPr>
          <w:rFonts w:ascii="Calibri" w:hAnsi="Calibri" w:cs="Calibri"/>
        </w:rPr>
        <w:t>(Anon. 2019)</w:t>
      </w:r>
      <w:r w:rsidR="00D434B9">
        <w:fldChar w:fldCharType="end"/>
      </w:r>
      <w:r w:rsidR="00D434B9">
        <w:t>.</w:t>
      </w:r>
      <w:r w:rsidR="002F6AA2">
        <w:t xml:space="preserve"> The algorithm works using a set of 8 voxels to </w:t>
      </w:r>
      <w:r w:rsidR="00D308DF">
        <w:t>form</w:t>
      </w:r>
      <w:r w:rsidR="002F6AA2">
        <w:t xml:space="preserve"> a cube, then generating a triangle based off these 8 values</w:t>
      </w:r>
      <w:r w:rsidR="000868BF">
        <w:t xml:space="preserve"> </w:t>
      </w:r>
      <w:r w:rsidR="00D434B9">
        <w:fldChar w:fldCharType="begin"/>
      </w:r>
      <w:r w:rsidR="00D434B9">
        <w:instrText xml:space="preserve"> ADDIN ZOTERO_ITEM CSL_CITATION {"citationID":"j1JxHi3X","properties":{"formattedCitation":"(Sin and Ng 2018)","plainCitation":"(Sin and Ng 2018)","noteIndex":0},"citationItems":[{"id":64,"uris":["http://zotero.org/users/8948670/items/BMPWAS4Y"],"uri":["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fldChar w:fldCharType="separate"/>
      </w:r>
      <w:r w:rsidR="00D434B9" w:rsidRPr="00D434B9">
        <w:rPr>
          <w:rFonts w:ascii="Calibri" w:hAnsi="Calibri" w:cs="Calibri"/>
        </w:rPr>
        <w:t>(Sin and Ng 2018)</w:t>
      </w:r>
      <w:r w:rsidR="00D434B9">
        <w:fldChar w:fldCharType="end"/>
      </w:r>
      <w:r w:rsidR="002F6AA2">
        <w:t>.</w:t>
      </w:r>
      <w:r w:rsidR="00D434B9">
        <w:t xml:space="preserve"> </w:t>
      </w:r>
      <w:r w:rsidR="00D308DF">
        <w:t>This techni</w:t>
      </w:r>
      <w:r w:rsidR="005F7395">
        <w:t xml:space="preserve">que is typically used on flat terrain, however the paper written by Sin and Ng </w:t>
      </w:r>
      <w:r w:rsidR="00006D3D">
        <w:t>demonstrate a method to transform the voxels into the unit sphere, allowing for the creation of spherical objects</w:t>
      </w:r>
      <w:r w:rsidR="001750B4">
        <w:t xml:space="preserve"> (2018)</w:t>
      </w:r>
      <w:r w:rsidR="00006D3D">
        <w:t>.</w:t>
      </w:r>
    </w:p>
    <w:p w14:paraId="3ADE5736" w14:textId="4E242C0D" w:rsidR="00E934C6" w:rsidRDefault="00E934C6" w:rsidP="00532B16">
      <w:pPr>
        <w:pStyle w:val="Heading2"/>
        <w:rPr>
          <w:color w:val="auto"/>
        </w:rPr>
      </w:pPr>
      <w:bookmarkStart w:id="4" w:name="_Toc97201472"/>
      <w:r w:rsidRPr="00E934C6">
        <w:rPr>
          <w:color w:val="auto"/>
        </w:rPr>
        <w:lastRenderedPageBreak/>
        <w:t>2.2 Procedural generation techniques</w:t>
      </w:r>
      <w:bookmarkEnd w:id="4"/>
    </w:p>
    <w:p w14:paraId="5CBAC543" w14:textId="77777777" w:rsidR="00B77840" w:rsidRPr="00B77840" w:rsidRDefault="00B77840" w:rsidP="00B77840"/>
    <w:p w14:paraId="548D23E3" w14:textId="175D50D7" w:rsidR="00532B16" w:rsidRPr="00532B16" w:rsidRDefault="00532B16" w:rsidP="00B77840">
      <w:pPr>
        <w:spacing w:line="480" w:lineRule="auto"/>
      </w:pPr>
      <w:r>
        <w:t>In Computer graphics, there are many methods for procedural content generation. One of the more popular techniques within this field is the use of noise functions</w:t>
      </w:r>
      <w:r w:rsidR="00B77840">
        <w:t xml:space="preserve"> (Reference needed)</w:t>
      </w:r>
      <w:r>
        <w:t>.</w:t>
      </w:r>
      <w:r w:rsidR="00B77840">
        <w:t xml:space="preserve"> Noise is defined as, “the random number generator of computer graphics” </w:t>
      </w:r>
      <w:r w:rsidR="00B77840">
        <w:fldChar w:fldCharType="begin"/>
      </w:r>
      <w:r w:rsidR="00F674C4">
        <w:instrText xml:space="preserve"> ADDIN ZOTERO_ITEM CSL_CITATION {"citationID":"lW5v4A0Q","properties":{"formattedCitation":"(Lagae et al. 2010)","plainCitation":"(Lagae et al. 2010)","noteIndex":0},"citationItems":[{"id":75,"uris":["http://zotero.org/users/8948670/items/S6B357J7"],"uri":["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fldChar w:fldCharType="separate"/>
      </w:r>
      <w:r w:rsidR="00F674C4" w:rsidRPr="00F674C4">
        <w:rPr>
          <w:rFonts w:ascii="Calibri" w:hAnsi="Calibri" w:cs="Calibri"/>
        </w:rPr>
        <w:t>(Lagae et al. 2010)</w:t>
      </w:r>
      <w:r w:rsidR="00B77840">
        <w:fldChar w:fldCharType="end"/>
      </w:r>
      <w:r w:rsidR="00F674C4">
        <w:t xml:space="preserve">. Of theses noise functions (such as Perlin, simplex and anisotropic) each function has their own characteristics, </w:t>
      </w:r>
      <w:r w:rsidR="0042602D">
        <w:t xml:space="preserve">such as </w:t>
      </w:r>
      <w:r w:rsidR="00956C43">
        <w:t>coherency</w:t>
      </w:r>
      <w:r w:rsidR="0042602D">
        <w:t>.</w:t>
      </w:r>
      <w:r w:rsidR="00956C43">
        <w:t xml:space="preserve"> </w:t>
      </w:r>
      <w:r w:rsidR="00F674C4">
        <w:t xml:space="preserve">  </w:t>
      </w:r>
    </w:p>
    <w:p w14:paraId="226E8BD8" w14:textId="27BB9667" w:rsidR="00E934C6" w:rsidRDefault="00E934C6" w:rsidP="003B46E3">
      <w:pPr>
        <w:pStyle w:val="Heading2"/>
        <w:rPr>
          <w:color w:val="auto"/>
        </w:rPr>
      </w:pPr>
      <w:bookmarkStart w:id="5" w:name="_Toc97201474"/>
      <w:r w:rsidRPr="003B46E3">
        <w:rPr>
          <w:color w:val="auto"/>
        </w:rPr>
        <w:t xml:space="preserve">2.3 </w:t>
      </w:r>
      <w:r w:rsidR="003B46E3" w:rsidRPr="003B46E3">
        <w:rPr>
          <w:color w:val="auto"/>
        </w:rPr>
        <w:t>Atmospheric Rendering</w:t>
      </w:r>
      <w:bookmarkEnd w:id="5"/>
    </w:p>
    <w:p w14:paraId="6285A9A9" w14:textId="61CB3AD3" w:rsidR="003B46E3" w:rsidRPr="003B46E3" w:rsidRDefault="003B46E3" w:rsidP="003B46E3">
      <w:r>
        <w:t xml:space="preserve">2.4 </w:t>
      </w:r>
    </w:p>
    <w:p w14:paraId="215F10C7" w14:textId="44A7C1DF" w:rsidR="00FA1935" w:rsidRPr="00FA1935" w:rsidRDefault="00E934C6" w:rsidP="00FA1935">
      <w:pPr>
        <w:pStyle w:val="Heading1"/>
        <w:rPr>
          <w:color w:val="auto"/>
        </w:rPr>
      </w:pPr>
      <w:bookmarkStart w:id="6" w:name="_Toc97201475"/>
      <w:r>
        <w:rPr>
          <w:color w:val="auto"/>
        </w:rPr>
        <w:t xml:space="preserve">3.0 </w:t>
      </w:r>
      <w:r w:rsidR="00FA1935" w:rsidRPr="00FA1935">
        <w:rPr>
          <w:color w:val="auto"/>
        </w:rPr>
        <w:t>Design and Implementation</w:t>
      </w:r>
      <w:bookmarkEnd w:id="6"/>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7" w:name="_Toc97201476"/>
      <w:r>
        <w:rPr>
          <w:color w:val="auto"/>
        </w:rPr>
        <w:t xml:space="preserve">4.0 </w:t>
      </w:r>
      <w:r w:rsidR="00FA1935" w:rsidRPr="00FA1935">
        <w:rPr>
          <w:color w:val="auto"/>
        </w:rPr>
        <w:t>Testing</w:t>
      </w:r>
      <w:bookmarkEnd w:id="7"/>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8" w:name="_Toc97201477"/>
      <w:r>
        <w:rPr>
          <w:color w:val="auto"/>
        </w:rPr>
        <w:t xml:space="preserve">5.0 </w:t>
      </w:r>
      <w:r w:rsidR="00FA1935" w:rsidRPr="00FA1935">
        <w:rPr>
          <w:color w:val="auto"/>
        </w:rPr>
        <w:t>Evaluation</w:t>
      </w:r>
      <w:bookmarkEnd w:id="8"/>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9" w:name="_Toc97201478"/>
      <w:r>
        <w:rPr>
          <w:color w:val="auto"/>
        </w:rPr>
        <w:t xml:space="preserve">6.0 </w:t>
      </w:r>
      <w:r w:rsidR="00FA1935" w:rsidRPr="00FA1935">
        <w:rPr>
          <w:color w:val="auto"/>
        </w:rPr>
        <w:t>Conclusion</w:t>
      </w:r>
      <w:bookmarkEnd w:id="9"/>
    </w:p>
    <w:p w14:paraId="2A2D085D" w14:textId="77777777" w:rsidR="00FA1935" w:rsidRPr="00FA1935" w:rsidRDefault="00FA1935"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868BF"/>
    <w:rsid w:val="00130F42"/>
    <w:rsid w:val="00154F4A"/>
    <w:rsid w:val="001750B4"/>
    <w:rsid w:val="002E26F0"/>
    <w:rsid w:val="002F6AA2"/>
    <w:rsid w:val="003177C2"/>
    <w:rsid w:val="003255A1"/>
    <w:rsid w:val="003719DB"/>
    <w:rsid w:val="003B46E3"/>
    <w:rsid w:val="0042602D"/>
    <w:rsid w:val="00532B16"/>
    <w:rsid w:val="005B4AB9"/>
    <w:rsid w:val="005F7395"/>
    <w:rsid w:val="006D6A1C"/>
    <w:rsid w:val="00706141"/>
    <w:rsid w:val="00735650"/>
    <w:rsid w:val="00883AE3"/>
    <w:rsid w:val="008D29DC"/>
    <w:rsid w:val="00922819"/>
    <w:rsid w:val="00956C43"/>
    <w:rsid w:val="00A0763C"/>
    <w:rsid w:val="00B46492"/>
    <w:rsid w:val="00B77840"/>
    <w:rsid w:val="00C10A5D"/>
    <w:rsid w:val="00C72B70"/>
    <w:rsid w:val="00C84CFB"/>
    <w:rsid w:val="00CC0E8F"/>
    <w:rsid w:val="00D308DF"/>
    <w:rsid w:val="00D434B9"/>
    <w:rsid w:val="00DE7CF9"/>
    <w:rsid w:val="00E03D29"/>
    <w:rsid w:val="00E934C6"/>
    <w:rsid w:val="00ED79C4"/>
    <w:rsid w:val="00F40C2F"/>
    <w:rsid w:val="00F506FC"/>
    <w:rsid w:val="00F674C4"/>
    <w:rsid w:val="00FA1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7</TotalTime>
  <Pages>4</Pages>
  <Words>1970</Words>
  <Characters>1123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53</cp:revision>
  <dcterms:created xsi:type="dcterms:W3CDTF">2022-02-04T16:09:00Z</dcterms:created>
  <dcterms:modified xsi:type="dcterms:W3CDTF">2022-03-1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ySdU49Y"/&gt;&lt;style id="http://www.zotero.org/styles/harvard-bournemouth-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